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D10D6" w:rsidRDefault="006D10D6" w:rsidP="006D10D6">
      <w:pPr>
        <w:pStyle w:val="Heading1"/>
        <w:spacing w:after="240" w:line="36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138751996"/>
      <w:r w:rsidRPr="00620581">
        <w:rPr>
          <w:rFonts w:ascii="Times New Roman" w:hAnsi="Times New Roman" w:cs="Times New Roman"/>
          <w:color w:val="auto"/>
          <w:sz w:val="24"/>
          <w:szCs w:val="24"/>
        </w:rPr>
        <w:t>DAFTAR PUSTAKA</w:t>
      </w:r>
      <w:bookmarkEnd w:id="0"/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Alhamuddin. (n.d.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Politik Kebijakan Pengembangan Kurikulum Di Indonesia Sejak Zaman Kemerdekaan Hingga Reformasi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Prenada Media Group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Andini, A. C. R. (2019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Analisis Pelaksanaan Pembelajaran Matematika dan Respons Siswa Terhadap Penerapan Pendekatan Saintifik</w:t>
      </w: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2013</w:t>
      </w:r>
      <w:r w:rsidRPr="00131A6F">
        <w:rPr>
          <w:rFonts w:ascii="Times New Roman" w:hAnsi="Times New Roman" w:cs="Times New Roman"/>
          <w:noProof/>
          <w:sz w:val="24"/>
          <w:szCs w:val="24"/>
        </w:rPr>
        <w:t>(1). http://eprints.unm.ac.id/13355/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Anggia Dewi, T. (2016). Penerapan Model Problem Based Instruction Untuk Meningkatkan Hasil Belajar Mahasiswa Pada Mata Kuliah Ekonomi Pembangunan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PROMOSI (Jurnal Pendidikan Ekonomi)</w:t>
      </w: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31A6F">
        <w:rPr>
          <w:rFonts w:ascii="Times New Roman" w:hAnsi="Times New Roman" w:cs="Times New Roman"/>
          <w:noProof/>
          <w:sz w:val="24"/>
          <w:szCs w:val="24"/>
        </w:rPr>
        <w:t>(1), 35–45. https://doi.org/10.24127/ja.v4i1.474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Arfani, L. (2016). Mengurai hakikat pendidikan, belajar dan pembelajaran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Pelita Bangsa Pelestari Pancasila</w:t>
      </w: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131A6F">
        <w:rPr>
          <w:rFonts w:ascii="Times New Roman" w:hAnsi="Times New Roman" w:cs="Times New Roman"/>
          <w:noProof/>
          <w:sz w:val="24"/>
          <w:szCs w:val="24"/>
        </w:rPr>
        <w:t>(2), 81–97. https://pbpp.ejournal.unri.ac.id/index.php/JPB/article/view/5160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Baharun, H. (2017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Pengembangan Kurikulum: Teori dan Praktik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Pusrtaka Nurja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Darwis,  et al 2018. (2019). Prosiding Hasil Seminar Penelitian “Hilirisasi Penelitian dan Pengabdian Kepada Masyarakat Menuju Universitas International yang Humanis, Mandiri dan Islami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Prosiding Hasil Seminar Penelitian “Hilirisasi Penelitian Dan Pengabdian Kepada Masyarakat Menuju Universitas International Yang Humanis, Mandiri Dan Islami</w:t>
      </w: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April</w:t>
      </w:r>
      <w:r w:rsidRPr="00131A6F">
        <w:rPr>
          <w:rFonts w:ascii="Times New Roman" w:hAnsi="Times New Roman" w:cs="Times New Roman"/>
          <w:noProof/>
          <w:sz w:val="24"/>
          <w:szCs w:val="24"/>
        </w:rPr>
        <w:t>, 107–112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Fadillah, M. (2017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Implementasi Kurikulum 2013 Dalam Pembelajaran SD/MI, SMP/MTS, &amp; SMA/MA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Ar-Ruzz Media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Fadli, M. R. (2021). Memahami desain metode penelitian kualitatif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Humanika</w:t>
      </w: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131A6F">
        <w:rPr>
          <w:rFonts w:ascii="Times New Roman" w:hAnsi="Times New Roman" w:cs="Times New Roman"/>
          <w:noProof/>
          <w:sz w:val="24"/>
          <w:szCs w:val="24"/>
        </w:rPr>
        <w:t>(1), 33–54. https://doi.org/10.21831/hum.v21i1.38075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Fadlillah, M. (2014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Implementasi Kurikulum 2013 dalam Pembelajaran SD/MI, SMP/MTS, &amp; SMA/MA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Ar-Ruzz Media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Gazali, R. Y. (2016). Pembelajaran matematika yang bermakna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Math Didactic: Jurnal Pendidikan Matematika</w:t>
      </w: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31A6F">
        <w:rPr>
          <w:rFonts w:ascii="Times New Roman" w:hAnsi="Times New Roman" w:cs="Times New Roman"/>
          <w:noProof/>
          <w:sz w:val="24"/>
          <w:szCs w:val="24"/>
        </w:rPr>
        <w:t>(3), 181–190. https://doi.org/10.33654/math.v2i3.47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Gunawan, I. (2021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litatif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PT. Bumi Aksara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Hamik, O. (2008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Kurikulum dan Pengembangan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PT. Bumi Aksara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Hamzah, A., &amp; Muhlisrarini. (2014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Perencanaan dan Strategi Pembelajaran Matematika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Rajawali Pers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anum, L. (2017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Perencanaan Pembelajaran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Syia</w:t>
      </w:r>
      <w:bookmarkStart w:id="1" w:name="_GoBack"/>
      <w:bookmarkEnd w:id="1"/>
      <w:r w:rsidRPr="00131A6F">
        <w:rPr>
          <w:rFonts w:ascii="Times New Roman" w:hAnsi="Times New Roman" w:cs="Times New Roman"/>
          <w:noProof/>
          <w:sz w:val="24"/>
          <w:szCs w:val="24"/>
        </w:rPr>
        <w:t>h Kuala University Press Darussalam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Hendriana, &amp; Soermarno. (2014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Penilaian Pembelajaran Matematika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PT. Refika Aditam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Iriani, T., &amp; Ramadhan, M. A. (2019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Perencanaan Pembelajaran Untuk Kejuruan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Prenada Media Group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Isjoni. (2007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Cooperative Learning: Efektivitas Pembelajaran Kelompok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Kemedikbud. (2016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Peraturan Menteri Dan Kebudayaan Nomor 22 Tahun 2016 Tentang Standar Proses Pendidikan Dasar Dan Menengah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Kurniasih, I., &amp; Sani, B. (2014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Implementasi Kurikulum 2013 Konsep &amp; Penerapan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Kata Pena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Lubis, A., &amp; Lubis, N. (2019). Perumusan Desain Pembelajaran Berbasis Kurikulum 2013 Bagi Mahasiswa FKIP Universitas Muslim Nusantara Al Washliyah Medan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Hasil …</w:t>
      </w:r>
      <w:r w:rsidRPr="00131A6F">
        <w:rPr>
          <w:rFonts w:ascii="Times New Roman" w:hAnsi="Times New Roman" w:cs="Times New Roman"/>
          <w:noProof/>
          <w:sz w:val="24"/>
          <w:szCs w:val="24"/>
        </w:rPr>
        <w:t>, 880–888. https://www.e-prosiding.umnaw.ac.id/index.php/penelitian/article/view/293%0Ahttps://www.e-prosiding.umnaw.ac.id/index.php/penelitian/article/download/293/295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Lubis, M. S. (2016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Telaah Kurikulum Pendidikan Menengah Umum/Sederajat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Perdana Publishing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Maskiah, &amp; Qasim, M. (2016). Perencanaan Pengajaran Dalam Kegiatan Pembelajaan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Jurnal Diskursus Islam</w:t>
      </w: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04</w:t>
      </w:r>
      <w:r w:rsidRPr="00131A6F">
        <w:rPr>
          <w:rFonts w:ascii="Times New Roman" w:hAnsi="Times New Roman" w:cs="Times New Roman"/>
          <w:noProof/>
          <w:sz w:val="24"/>
          <w:szCs w:val="24"/>
        </w:rPr>
        <w:t>(3), 484–492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Mujib, A. (2016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Perencanaan Pembelajaran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PT. Remaja Rosdakarya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Mulyasa. (2013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Pengembangan dan Implementasi Kurikulum 2013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PT. Remaja Rosdakarya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Nasional, D. P. (2018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Kmaus Besar Bahasa Indonesia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Gramedia Pustaka Pratama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Nasution, S. (2014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Asas-Asas Kurikulum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PT. Bumi Aksara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Putri, I. C., &amp; Roesdiana, L. (2021). Analisis Cara Belajar Siswa Pada Pembelajaran Matematika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Maju</w:t>
      </w: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131A6F">
        <w:rPr>
          <w:rFonts w:ascii="Times New Roman" w:hAnsi="Times New Roman" w:cs="Times New Roman"/>
          <w:noProof/>
          <w:sz w:val="24"/>
          <w:szCs w:val="24"/>
        </w:rPr>
        <w:t>(1), 125–132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Rasyidin, A., &amp; Nasution, W. N. (2016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Teori Belajar Dan Pembelajaran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Mean Publishing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Rusman. (2017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Belajar dan Pembelajaran Berorientasi Standar Proses Pendidikan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Kencana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Saefuddin, A., &amp; Berdiati, I. (2016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Pembelajaran Efektif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PT. Remaja Rosdakarya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Sagala, S. (2013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Konsep dan Makna Pembelajaran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Alvabeta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Sembiring, I., &amp; Wardani, H. (2021). Analisis Kemandirian Belajar dan Kecemasan Belajar Matematika Ditinjau Dari Gender Sisiwa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Jurnal MathEducation Nusantara</w:t>
      </w: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31A6F">
        <w:rPr>
          <w:rFonts w:ascii="Times New Roman" w:hAnsi="Times New Roman" w:cs="Times New Roman"/>
          <w:noProof/>
          <w:sz w:val="24"/>
          <w:szCs w:val="24"/>
        </w:rPr>
        <w:t>(2), 13–23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Shobirin, M. (2016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Konsep Dan Implementasi Kurikulum 2013 Di Sekolah Dasar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Penerbit Deepublish (Grup Penerbitan CV Budi Utama)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Siagian, M. D. (2016). Kemampuan koneksi matematik dalam pembelajaran matematika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MES: Journal of Matematics Education and Science2</w:t>
      </w: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31A6F">
        <w:rPr>
          <w:rFonts w:ascii="Times New Roman" w:hAnsi="Times New Roman" w:cs="Times New Roman"/>
          <w:noProof/>
          <w:sz w:val="24"/>
          <w:szCs w:val="24"/>
        </w:rPr>
        <w:t>(1), 58–67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Triwiyanto, T. (2015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Manajemen Dan Pembelajaran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PT. Bumi Aksara.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Upayanto, I. D. (2017). Pelaksanaan Proses Pembelajaran Kurikulum 2013 SD Negeri 4 Krandegan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Guru Sekolah Dasar Edisi 1 Tahun Ke-6</w:t>
      </w: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131A6F">
        <w:rPr>
          <w:rFonts w:ascii="Times New Roman" w:hAnsi="Times New Roman" w:cs="Times New Roman"/>
          <w:noProof/>
          <w:sz w:val="24"/>
          <w:szCs w:val="24"/>
        </w:rPr>
        <w:t>(1), 40–51. https://www.e-jurnal.com/2017/06/pelaksanaan-proses-pembelajaran.html</w:t>
      </w:r>
    </w:p>
    <w:p w:rsidR="006D10D6" w:rsidRPr="00131A6F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131A6F">
        <w:rPr>
          <w:rFonts w:ascii="Times New Roman" w:hAnsi="Times New Roman" w:cs="Times New Roman"/>
          <w:noProof/>
          <w:sz w:val="24"/>
          <w:szCs w:val="24"/>
        </w:rPr>
        <w:t xml:space="preserve">Yunus, H., &amp; Alam, H. V. (2018). </w:t>
      </w:r>
      <w:r w:rsidRPr="00131A6F">
        <w:rPr>
          <w:rFonts w:ascii="Times New Roman" w:hAnsi="Times New Roman" w:cs="Times New Roman"/>
          <w:i/>
          <w:iCs/>
          <w:noProof/>
          <w:sz w:val="24"/>
          <w:szCs w:val="24"/>
        </w:rPr>
        <w:t>Perencanaan Pembelajaran Berbasis Kurikulum 2013</w:t>
      </w:r>
      <w:r w:rsidRPr="00131A6F">
        <w:rPr>
          <w:rFonts w:ascii="Times New Roman" w:hAnsi="Times New Roman" w:cs="Times New Roman"/>
          <w:noProof/>
          <w:sz w:val="24"/>
          <w:szCs w:val="24"/>
        </w:rPr>
        <w:t>. CV Budi Utama.</w:t>
      </w:r>
    </w:p>
    <w:p w:rsidR="006D10D6" w:rsidRDefault="006D10D6" w:rsidP="006D10D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sectPr w:rsidR="006D10D6" w:rsidSect="006D10D6">
          <w:headerReference w:type="default" r:id="rId6"/>
          <w:footerReference w:type="first" r:id="rId7"/>
          <w:pgSz w:w="11907" w:h="16839" w:code="9"/>
          <w:pgMar w:top="2268" w:right="1701" w:bottom="1701" w:left="2268" w:header="709" w:footer="709" w:gutter="0"/>
          <w:pgNumType w:start="55"/>
          <w:cols w:space="708"/>
          <w:titlePg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5B2B79" w:rsidRDefault="005B2B79"/>
    <w:sectPr w:rsidR="005B2B79" w:rsidSect="006D10D6">
      <w:pgSz w:w="11907" w:h="16840" w:code="9"/>
      <w:pgMar w:top="2268" w:right="1701" w:bottom="1701" w:left="2268" w:header="709" w:footer="709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7217E" w:rsidRDefault="00B7217E" w:rsidP="006D10D6">
      <w:pPr>
        <w:spacing w:after="0" w:line="240" w:lineRule="auto"/>
      </w:pPr>
      <w:r>
        <w:separator/>
      </w:r>
    </w:p>
  </w:endnote>
  <w:endnote w:type="continuationSeparator" w:id="0">
    <w:p w:rsidR="00B7217E" w:rsidRDefault="00B7217E" w:rsidP="006D10D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8513795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D10D6" w:rsidRDefault="006D10D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7217E">
          <w:rPr>
            <w:noProof/>
          </w:rPr>
          <w:t>55</w:t>
        </w:r>
        <w:r>
          <w:rPr>
            <w:noProof/>
          </w:rPr>
          <w:fldChar w:fldCharType="end"/>
        </w:r>
      </w:p>
    </w:sdtContent>
  </w:sdt>
  <w:p w:rsidR="006D10D6" w:rsidRDefault="006D10D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7217E" w:rsidRDefault="00B7217E" w:rsidP="006D10D6">
      <w:pPr>
        <w:spacing w:after="0" w:line="240" w:lineRule="auto"/>
      </w:pPr>
      <w:r>
        <w:separator/>
      </w:r>
    </w:p>
  </w:footnote>
  <w:footnote w:type="continuationSeparator" w:id="0">
    <w:p w:rsidR="00B7217E" w:rsidRDefault="00B7217E" w:rsidP="006D10D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566307253"/>
      <w:docPartObj>
        <w:docPartGallery w:val="Page Numbers (Top of Page)"/>
        <w:docPartUnique/>
      </w:docPartObj>
    </w:sdtPr>
    <w:sdtEndPr>
      <w:rPr>
        <w:noProof/>
      </w:rPr>
    </w:sdtEndPr>
    <w:sdtContent>
      <w:p w:rsidR="006D10D6" w:rsidRDefault="006D10D6" w:rsidP="006D10D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8</w:t>
        </w:r>
        <w:r>
          <w:rPr>
            <w:noProof/>
          </w:rPr>
          <w:fldChar w:fldCharType="end"/>
        </w:r>
      </w:p>
    </w:sdtContent>
  </w:sdt>
  <w:p w:rsidR="006D10D6" w:rsidRDefault="006D10D6" w:rsidP="006D10D6">
    <w:pPr>
      <w:pStyle w:val="Header"/>
      <w:jc w:val="righ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0"/>
  <w:defaultTabStop w:val="720"/>
  <w:drawingGridHorizontalSpacing w:val="110"/>
  <w:displayHorizontalDrawingGridEvery w:val="2"/>
  <w:displayVerticalDrawingGridEvery w:val="2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D10D6"/>
    <w:rsid w:val="002A0D1B"/>
    <w:rsid w:val="003F6B69"/>
    <w:rsid w:val="005B2B79"/>
    <w:rsid w:val="006D10D6"/>
    <w:rsid w:val="00833C73"/>
    <w:rsid w:val="00A66FD6"/>
    <w:rsid w:val="00B7217E"/>
    <w:rsid w:val="00F330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0C0098E-8516-4FD2-9593-D0BD6224A0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D10D6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6D10D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D10D6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er">
    <w:name w:val="header"/>
    <w:basedOn w:val="Normal"/>
    <w:link w:val="HeaderChar"/>
    <w:uiPriority w:val="99"/>
    <w:unhideWhenUsed/>
    <w:rsid w:val="006D10D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D10D6"/>
  </w:style>
  <w:style w:type="paragraph" w:styleId="Footer">
    <w:name w:val="footer"/>
    <w:basedOn w:val="Normal"/>
    <w:link w:val="FooterChar"/>
    <w:uiPriority w:val="99"/>
    <w:unhideWhenUsed/>
    <w:rsid w:val="006D10D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D10D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701</Words>
  <Characters>4000</Characters>
  <Application>Microsoft Office Word</Application>
  <DocSecurity>0</DocSecurity>
  <Lines>33</Lines>
  <Paragraphs>9</Paragraphs>
  <ScaleCrop>false</ScaleCrop>
  <Company/>
  <LinksUpToDate>false</LinksUpToDate>
  <CharactersWithSpaces>46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</cp:revision>
  <dcterms:created xsi:type="dcterms:W3CDTF">2024-03-29T02:35:00Z</dcterms:created>
  <dcterms:modified xsi:type="dcterms:W3CDTF">2024-03-29T02:36:00Z</dcterms:modified>
</cp:coreProperties>
</file>